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BF70C8" w:rsidRDefault="002A2A03" w:rsidP="00730D0E"/>
    <w:p w:rsidR="002A2A03" w:rsidRPr="00BF70C8" w:rsidRDefault="002A2A03" w:rsidP="00730D0E">
      <w:pPr>
        <w:ind w:firstLine="0"/>
      </w:pPr>
    </w:p>
    <w:p w:rsidR="002A2A03" w:rsidRPr="00BF70C8" w:rsidRDefault="002A2A03" w:rsidP="00730D0E"/>
    <w:p w:rsidR="002A2A03" w:rsidRPr="00BF70C8" w:rsidRDefault="002A2A03" w:rsidP="00730D0E"/>
    <w:p w:rsidR="002A2A03" w:rsidRPr="00BF70C8" w:rsidRDefault="002A2A03" w:rsidP="00730D0E">
      <w:pPr>
        <w:jc w:val="center"/>
      </w:pPr>
    </w:p>
    <w:p w:rsidR="00C61A0C" w:rsidRDefault="00C61A0C" w:rsidP="00730D0E">
      <w:pPr>
        <w:jc w:val="center"/>
        <w:rPr>
          <w:shd w:val="clear" w:color="auto" w:fill="FFFFFF"/>
        </w:rPr>
      </w:pPr>
      <w:r w:rsidRPr="00C61A0C">
        <w:rPr>
          <w:shd w:val="clear" w:color="auto" w:fill="FFFFFF"/>
        </w:rPr>
        <w:t>The Benefits of Change Management</w:t>
      </w:r>
    </w:p>
    <w:p w:rsidR="002A2A03" w:rsidRPr="00BF70C8" w:rsidRDefault="00C61A0C" w:rsidP="00730D0E">
      <w:pPr>
        <w:jc w:val="center"/>
      </w:pPr>
      <w:r w:rsidRPr="00C61A0C">
        <w:t xml:space="preserve">Patrick </w:t>
      </w:r>
      <w:proofErr w:type="spellStart"/>
      <w:r w:rsidRPr="00C61A0C">
        <w:t>Foran</w:t>
      </w:r>
      <w:proofErr w:type="spellEnd"/>
      <w:r w:rsidR="00843ACB">
        <w:t xml:space="preserve"> </w:t>
      </w:r>
      <w:r w:rsidR="005832ED" w:rsidRPr="00BF70C8">
        <w:t>(</w:t>
      </w:r>
      <w:r w:rsidR="002A2A03" w:rsidRPr="00BF70C8">
        <w:t>First M. Last)</w:t>
      </w:r>
    </w:p>
    <w:p w:rsidR="002A2A03" w:rsidRPr="00BF70C8" w:rsidRDefault="002A2A03" w:rsidP="00730D0E">
      <w:pPr>
        <w:jc w:val="center"/>
      </w:pPr>
      <w:r w:rsidRPr="00BF70C8">
        <w:t>School or Institution Name (University at Place or Town, State)</w:t>
      </w:r>
    </w:p>
    <w:p w:rsidR="002A2A03" w:rsidRPr="00BF70C8" w:rsidRDefault="002A2A03" w:rsidP="00730D0E">
      <w:pPr>
        <w:ind w:firstLine="0"/>
      </w:pPr>
    </w:p>
    <w:p w:rsidR="00CA38D8" w:rsidRPr="00BF70C8" w:rsidRDefault="00CA38D8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EC507D" w:rsidRPr="00BF70C8" w:rsidRDefault="00EC507D" w:rsidP="00730D0E">
      <w:pPr>
        <w:tabs>
          <w:tab w:val="left" w:pos="90"/>
        </w:tabs>
        <w:ind w:firstLine="0"/>
      </w:pPr>
    </w:p>
    <w:p w:rsidR="00D31064" w:rsidRDefault="00EC507D" w:rsidP="00D31064">
      <w:pPr>
        <w:ind w:firstLine="0"/>
        <w:rPr>
          <w:shd w:val="clear" w:color="auto" w:fill="FFFFFF"/>
        </w:rPr>
      </w:pPr>
      <w:r w:rsidRPr="00BF70C8">
        <w:rPr>
          <w:shd w:val="clear" w:color="auto" w:fill="FFFFFF"/>
        </w:rPr>
        <w:tab/>
      </w:r>
    </w:p>
    <w:p w:rsidR="00A2336F" w:rsidRDefault="00C77B2A" w:rsidP="005E462D">
      <w:r>
        <w:lastRenderedPageBreak/>
        <w:t xml:space="preserve">Change is inevitable. It is something unavoidable in any organization. </w:t>
      </w:r>
      <w:r w:rsidR="003B1334">
        <w:t>In</w:t>
      </w:r>
      <w:r>
        <w:t xml:space="preserve"> the modern </w:t>
      </w:r>
      <w:r w:rsidR="002215D3">
        <w:t xml:space="preserve">business </w:t>
      </w:r>
      <w:r>
        <w:t xml:space="preserve">world, everything is changing at a </w:t>
      </w:r>
      <w:r w:rsidR="003B1334">
        <w:t>fast</w:t>
      </w:r>
      <w:r>
        <w:t xml:space="preserve"> pace. Business organizations face complex changes due to the changing customer needs and demands. It is same for different projects </w:t>
      </w:r>
      <w:r w:rsidR="004139BB">
        <w:t xml:space="preserve">and </w:t>
      </w:r>
      <w:proofErr w:type="spellStart"/>
      <w:r w:rsidR="003777EA">
        <w:t>p</w:t>
      </w:r>
      <w:r w:rsidR="003B1334">
        <w:t>rojectized</w:t>
      </w:r>
      <w:proofErr w:type="spellEnd"/>
      <w:r w:rsidR="003B1334">
        <w:t xml:space="preserve"> organizations</w:t>
      </w:r>
      <w:r w:rsidR="004139BB">
        <w:t xml:space="preserve">. </w:t>
      </w:r>
      <w:r w:rsidR="00641C20">
        <w:t xml:space="preserve">The project’s success is determined by the customer acceptance and implementation of the project’s </w:t>
      </w:r>
      <w:r w:rsidR="004139BB">
        <w:t>deliverables. Changes</w:t>
      </w:r>
      <w:bookmarkStart w:id="0" w:name="_GoBack"/>
      <w:bookmarkEnd w:id="0"/>
      <w:r w:rsidR="003B1334">
        <w:t xml:space="preserve"> in project</w:t>
      </w:r>
      <w:r w:rsidR="001A7D0F">
        <w:t>s</w:t>
      </w:r>
      <w:r w:rsidR="00D902F1">
        <w:t xml:space="preserve"> </w:t>
      </w:r>
      <w:r w:rsidR="001A7D0F">
        <w:t>are usually</w:t>
      </w:r>
      <w:r w:rsidR="00D902F1">
        <w:t xml:space="preserve"> more pervasive than change</w:t>
      </w:r>
      <w:r w:rsidR="001A7D0F">
        <w:t>s</w:t>
      </w:r>
      <w:r w:rsidR="00D902F1">
        <w:t xml:space="preserve"> </w:t>
      </w:r>
      <w:r w:rsidR="001A7D0F">
        <w:t>with</w:t>
      </w:r>
      <w:r w:rsidR="00D902F1">
        <w:t>in organization</w:t>
      </w:r>
      <w:r w:rsidR="001A7D0F">
        <w:t>s</w:t>
      </w:r>
      <w:r w:rsidR="00D902F1">
        <w:t xml:space="preserve">. Customer requirements and expectations can change any time. Technology and other external factors highly influence customer demands and they can demand and expect changes in the project scope and deliverables </w:t>
      </w:r>
      <w:proofErr w:type="gramStart"/>
      <w:r w:rsidR="00316059">
        <w:t>In</w:t>
      </w:r>
      <w:proofErr w:type="gramEnd"/>
      <w:r w:rsidR="00316059">
        <w:t xml:space="preserve"> such cases, i</w:t>
      </w:r>
      <w:r w:rsidR="00D902F1">
        <w:t xml:space="preserve">t </w:t>
      </w:r>
      <w:r w:rsidR="00316059">
        <w:t>may become</w:t>
      </w:r>
      <w:r w:rsidR="00D902F1">
        <w:t xml:space="preserve"> essential to change or modify the project to achieve customer satisfaction. </w:t>
      </w:r>
    </w:p>
    <w:p w:rsidR="004A70B9" w:rsidRDefault="005E462D" w:rsidP="005D5AF4">
      <w:pPr>
        <w:tabs>
          <w:tab w:val="left" w:pos="7722"/>
        </w:tabs>
      </w:pPr>
      <w:r>
        <w:t xml:space="preserve">Changes in project consist of any addition or deletion in the project </w:t>
      </w:r>
      <w:r w:rsidR="00E31AD8">
        <w:t>specifications</w:t>
      </w:r>
      <w:r>
        <w:t xml:space="preserve"> and deliverables. Such changes impact the project cost, quality and schedule. Whenever a change occurs in a project it brings its consequences as well</w:t>
      </w:r>
      <w:r w:rsidR="00316059">
        <w:t xml:space="preserve"> and have the ability to</w:t>
      </w:r>
      <w:r>
        <w:t xml:space="preserve"> highly influence the success </w:t>
      </w:r>
      <w:r w:rsidR="00C1048E">
        <w:t>and</w:t>
      </w:r>
      <w:r>
        <w:t xml:space="preserve"> failure of the project. Change management is the </w:t>
      </w:r>
      <w:r w:rsidR="00997667">
        <w:t xml:space="preserve">way of </w:t>
      </w:r>
      <w:r w:rsidR="00753B12">
        <w:t>standardizing</w:t>
      </w:r>
      <w:r w:rsidR="00997667">
        <w:t xml:space="preserve"> the ways to ensure the efficient management of all the changes </w:t>
      </w:r>
      <w:r w:rsidR="00116AD6">
        <w:t xml:space="preserve">coming in the way of a project, without impacting the success of the project. </w:t>
      </w:r>
      <w:r w:rsidR="004A70B9">
        <w:t>It emphasizes continuous</w:t>
      </w:r>
      <w:r w:rsidR="00316059">
        <w:t>ly</w:t>
      </w:r>
      <w:r w:rsidR="004A70B9">
        <w:t xml:space="preserve"> changing the direction of an organization to meet the ever-changing demands of customers</w:t>
      </w:r>
      <w:r w:rsidR="00115692">
        <w:t xml:space="preserve"> </w:t>
      </w:r>
      <w:r w:rsidR="00115692">
        <w:fldChar w:fldCharType="begin"/>
      </w:r>
      <w:r w:rsidR="00115692">
        <w:instrText xml:space="preserve"> ADDIN ZOTERO_ITEM CSL_CITATION {"citationID":"KtxoVILC","properties":{"formattedCitation":"(Hornstein, 2015)","plainCitation":"(Hornstein, 2015)"},"citationItems":[{"id":1423,"uris":["http://zotero.org/users/local/FGhKhGPG/items/LS8YHQK4"],"uri":["http://zotero.org/users/local/FGhKhGPG/items/LS8YHQK4"],"itemData":{"id":1423,"type":"article-journal","title":"The integration of project management and organizational change management is now a necessity","container-title":"International Journal of Project Management","page":"291-298","volume":"33","issue":"2","author":[{"family":"Hornstein","given":"Henry A."}],"issued":{"date-parts":[["2015"]]}}}],"schema":"https://github.com/citation-style-language/schema/raw/master/csl-citation.json"} </w:instrText>
      </w:r>
      <w:r w:rsidR="00115692">
        <w:fldChar w:fldCharType="separate"/>
      </w:r>
      <w:r w:rsidR="00115692" w:rsidRPr="00115692">
        <w:t>(Hornstein, 2015)</w:t>
      </w:r>
      <w:r w:rsidR="00115692">
        <w:fldChar w:fldCharType="end"/>
      </w:r>
      <w:r w:rsidR="00115692">
        <w:t>.</w:t>
      </w:r>
    </w:p>
    <w:p w:rsidR="004A70B9" w:rsidRDefault="00753B12" w:rsidP="004A70B9">
      <w:pPr>
        <w:tabs>
          <w:tab w:val="left" w:pos="7722"/>
        </w:tabs>
      </w:pPr>
      <w:r>
        <w:t xml:space="preserve">The need of project change management has identified </w:t>
      </w:r>
      <w:r w:rsidR="005D5AF4">
        <w:t xml:space="preserve">by </w:t>
      </w:r>
      <w:r w:rsidRPr="00753B12">
        <w:t>Craddock</w:t>
      </w:r>
      <w:r w:rsidR="005D5AF4">
        <w:t>. According to him</w:t>
      </w:r>
      <w:r w:rsidR="00316059">
        <w:t>,</w:t>
      </w:r>
      <w:r w:rsidR="005D5AF4">
        <w:t xml:space="preserve"> project success is achieved by meeting the triple </w:t>
      </w:r>
      <w:r w:rsidR="005D5AF4" w:rsidRPr="005D5AF4">
        <w:t>constraint</w:t>
      </w:r>
      <w:r w:rsidR="00316059">
        <w:t>s</w:t>
      </w:r>
      <w:r w:rsidR="005D5AF4" w:rsidRPr="005D5AF4">
        <w:t xml:space="preserve"> of time, </w:t>
      </w:r>
      <w:r w:rsidR="005D5AF4">
        <w:t xml:space="preserve">scope and cost. The project stakeholders are focused on </w:t>
      </w:r>
      <w:r w:rsidR="005D5AF4" w:rsidRPr="005D5AF4">
        <w:t>impending changes</w:t>
      </w:r>
      <w:r w:rsidR="005D5AF4">
        <w:t xml:space="preserve"> and for some stakeholders changes may result in the loss of power</w:t>
      </w:r>
      <w:r w:rsidR="005F2D06">
        <w:t xml:space="preserve">, this can result </w:t>
      </w:r>
      <w:r w:rsidR="00577762">
        <w:t>in</w:t>
      </w:r>
      <w:r w:rsidR="005F2D06">
        <w:t xml:space="preserve"> conflicts arising from </w:t>
      </w:r>
      <w:r w:rsidR="00316059">
        <w:t xml:space="preserve">a </w:t>
      </w:r>
      <w:r w:rsidR="005F2D06" w:rsidRPr="005F2D06">
        <w:t>divergence of focus</w:t>
      </w:r>
      <w:r w:rsidR="005D5AF4">
        <w:t>. An integrated project change management approach can result in avoidance of such conflicts</w:t>
      </w:r>
      <w:r w:rsidR="00115692">
        <w:t xml:space="preserve"> </w:t>
      </w:r>
      <w:r w:rsidR="00115692">
        <w:fldChar w:fldCharType="begin"/>
      </w:r>
      <w:r w:rsidR="00115692">
        <w:instrText xml:space="preserve"> ADDIN ZOTERO_ITEM CSL_CITATION {"citationID":"v0WHbOBz","properties":{"formattedCitation":"(Craddock, n.d.)","plainCitation":"(Craddock, n.d.)"},"citationItems":[{"id":1420,"uris":["http://zotero.org/users/local/FGhKhGPG/items/J85XRWFG"],"uri":["http://zotero.org/users/local/FGhKhGPG/items/J85XRWFG"],"itemData":{"id":1420,"type":"article-journal","title":"What if project change management were a PMBOK® knowledge area?","author":[{"family":"Craddock","given":"William T."}]}}],"schema":"https://github.com/citation-style-language/schema/raw/master/csl-citation.json"} </w:instrText>
      </w:r>
      <w:r w:rsidR="00115692">
        <w:fldChar w:fldCharType="separate"/>
      </w:r>
      <w:r w:rsidR="00A871A0">
        <w:t>(Craddock, 2007</w:t>
      </w:r>
      <w:r w:rsidR="00115692" w:rsidRPr="00115692">
        <w:t>)</w:t>
      </w:r>
      <w:r w:rsidR="00115692">
        <w:fldChar w:fldCharType="end"/>
      </w:r>
      <w:r w:rsidR="00C96E9E">
        <w:t xml:space="preserve">. </w:t>
      </w:r>
      <w:r w:rsidR="00577762">
        <w:t>There are two sources of changes in projects</w:t>
      </w:r>
      <w:r w:rsidR="00316059">
        <w:t>;</w:t>
      </w:r>
      <w:r w:rsidR="00577762">
        <w:t xml:space="preserve"> internal and external sources. </w:t>
      </w:r>
      <w:r w:rsidR="00316059">
        <w:t>The i</w:t>
      </w:r>
      <w:r w:rsidR="00671532">
        <w:t xml:space="preserve">nternal </w:t>
      </w:r>
      <w:r w:rsidR="008E3717">
        <w:t>sources of project change</w:t>
      </w:r>
      <w:r w:rsidR="00671532">
        <w:t xml:space="preserve"> are related </w:t>
      </w:r>
      <w:r w:rsidR="008E3717">
        <w:t xml:space="preserve">to the stakeholders, project manager and </w:t>
      </w:r>
      <w:r w:rsidR="00316059">
        <w:t xml:space="preserve">the </w:t>
      </w:r>
      <w:r w:rsidR="008E3717">
        <w:t xml:space="preserve">project team while the </w:t>
      </w:r>
      <w:r w:rsidR="008E3717">
        <w:lastRenderedPageBreak/>
        <w:t>external sources of changes in project are any unforeseen</w:t>
      </w:r>
      <w:r w:rsidR="00E11C5B">
        <w:t xml:space="preserve"> events and</w:t>
      </w:r>
      <w:r w:rsidR="008E3717">
        <w:t xml:space="preserve"> technological changes</w:t>
      </w:r>
      <w:r w:rsidR="00E11C5B">
        <w:t xml:space="preserve"> which change the customer</w:t>
      </w:r>
      <w:r w:rsidR="00316059">
        <w:t>’s</w:t>
      </w:r>
      <w:r w:rsidR="00E11C5B">
        <w:t xml:space="preserve"> demands and requirements</w:t>
      </w:r>
      <w:r w:rsidR="00C96E9E">
        <w:t xml:space="preserve"> </w:t>
      </w:r>
      <w:r w:rsidR="00C96E9E">
        <w:fldChar w:fldCharType="begin"/>
      </w:r>
      <w:r w:rsidR="00C96E9E">
        <w:instrText xml:space="preserve"> ADDIN ZOTERO_ITEM CSL_CITATION {"citationID":"KEQkm3Bv","properties":{"formattedCitation":"(Hwang &amp; Low, 2012)","plainCitation":"(Hwang &amp; Low, 2012)"},"citationItems":[{"id":1424,"uris":["http://zotero.org/users/local/FGhKhGPG/items/RNWYPMRG"],"uri":["http://zotero.org/users/local/FGhKhGPG/items/RNWYPMRG"],"itemData":{"id":1424,"type":"article-journal","title":"Construction project change management in Singapore: Status, importance and impact","container-title":"International Journal of Project Management","page":"817-826","volume":"30","issue":"7","author":[{"family":"Hwang","given":"Bon-Gang"},{"family":"Low","given":"Lee Kian"}],"issued":{"date-parts":[["2012"]]}}}],"schema":"https://github.com/citation-style-language/schema/raw/master/csl-citation.json"} </w:instrText>
      </w:r>
      <w:r w:rsidR="00C96E9E">
        <w:fldChar w:fldCharType="separate"/>
      </w:r>
      <w:r w:rsidR="00C96E9E" w:rsidRPr="00C96E9E">
        <w:t>(Hwang &amp; Low, 2012)</w:t>
      </w:r>
      <w:r w:rsidR="00C96E9E">
        <w:fldChar w:fldCharType="end"/>
      </w:r>
      <w:r w:rsidR="00E11C5B">
        <w:t xml:space="preserve">. </w:t>
      </w:r>
    </w:p>
    <w:p w:rsidR="00577762" w:rsidRDefault="00E11C5B" w:rsidP="004C0DA4">
      <w:pPr>
        <w:tabs>
          <w:tab w:val="left" w:pos="7722"/>
        </w:tabs>
      </w:pPr>
      <w:r>
        <w:t>Changes in projects can result in increase of cost</w:t>
      </w:r>
      <w:r w:rsidR="00316059">
        <w:t>s by means of</w:t>
      </w:r>
      <w:r>
        <w:t xml:space="preserve"> delay</w:t>
      </w:r>
      <w:r w:rsidR="00316059">
        <w:t>s</w:t>
      </w:r>
      <w:r>
        <w:t xml:space="preserve"> in the project schedule, degradation in quality, </w:t>
      </w:r>
      <w:r w:rsidR="00316059">
        <w:t xml:space="preserve">or an </w:t>
      </w:r>
      <w:r>
        <w:t xml:space="preserve">increase in </w:t>
      </w:r>
      <w:r w:rsidR="00316059">
        <w:t xml:space="preserve">the overall </w:t>
      </w:r>
      <w:r>
        <w:t xml:space="preserve">expenses of the project. </w:t>
      </w:r>
      <w:r w:rsidR="004F132F">
        <w:t xml:space="preserve">Change management is </w:t>
      </w:r>
      <w:r w:rsidR="00316059">
        <w:t xml:space="preserve">an </w:t>
      </w:r>
      <w:r w:rsidR="004F132F">
        <w:t xml:space="preserve">essential component of every project because it enables to forecast the changes beforehand, adopt preventive measures and </w:t>
      </w:r>
      <w:r w:rsidR="00C96E61">
        <w:t xml:space="preserve">help manage change across the entire project. </w:t>
      </w:r>
      <w:r w:rsidR="00FA4065">
        <w:t>Change management not only helps in reducing the impact of changes on the project quality and budget</w:t>
      </w:r>
      <w:r w:rsidR="00662339">
        <w:t xml:space="preserve"> but also helps solve problems that can impact the progress of the </w:t>
      </w:r>
      <w:r w:rsidR="00AB0B88">
        <w:t>projec</w:t>
      </w:r>
      <w:r w:rsidR="00662339">
        <w:t>t</w:t>
      </w:r>
      <w:r w:rsidR="00AB0B88">
        <w:t xml:space="preserve"> </w:t>
      </w:r>
      <w:r w:rsidR="004C0DA4">
        <w:fldChar w:fldCharType="begin"/>
      </w:r>
      <w:r w:rsidR="004C0DA4">
        <w:instrText xml:space="preserve"> ADDIN ZOTERO_ITEM CSL_CITATION {"citationID":"slNahOu5","properties":{"formattedCitation":"(Hwang &amp; Low, 2012)","plainCitation":"(Hwang &amp; Low, 2012)"},"citationItems":[{"id":1424,"uris":["http://zotero.org/users/local/FGhKhGPG/items/RNWYPMRG"],"uri":["http://zotero.org/users/local/FGhKhGPG/items/RNWYPMRG"],"itemData":{"id":1424,"type":"article-journal","title":"Construction project change management in Singapore: Status, importance and impact","container-title":"International Journal of Project Management","page":"817-826","volume":"30","issue":"7","author":[{"family":"Hwang","given":"Bon-Gang"},{"family":"Low","given":"Lee Kian"}],"issued":{"date-parts":[["2012"]]}}}],"schema":"https://github.com/citation-style-language/schema/raw/master/csl-citation.json"} </w:instrText>
      </w:r>
      <w:r w:rsidR="004C0DA4">
        <w:fldChar w:fldCharType="separate"/>
      </w:r>
      <w:r w:rsidR="004C0DA4" w:rsidRPr="004C0DA4">
        <w:t>(Hwang &amp; Low, 2012)</w:t>
      </w:r>
      <w:r w:rsidR="004C0DA4">
        <w:fldChar w:fldCharType="end"/>
      </w:r>
      <w:r w:rsidR="00662339">
        <w:t xml:space="preserve">. </w:t>
      </w:r>
      <w:r w:rsidR="0035661B">
        <w:t>Studies reveal that</w:t>
      </w:r>
      <w:r w:rsidR="00A702DD">
        <w:t xml:space="preserve"> effective</w:t>
      </w:r>
      <w:r w:rsidR="0035661B">
        <w:t xml:space="preserve"> </w:t>
      </w:r>
      <w:r w:rsidR="00A702DD">
        <w:t xml:space="preserve">change management </w:t>
      </w:r>
      <w:r w:rsidR="005552AE">
        <w:t xml:space="preserve">results in </w:t>
      </w:r>
      <w:r w:rsidR="00137223">
        <w:t xml:space="preserve">considerable </w:t>
      </w:r>
      <w:r w:rsidR="005552AE">
        <w:t xml:space="preserve">cost savings and </w:t>
      </w:r>
      <w:r w:rsidR="00137223">
        <w:t>enhance the overall</w:t>
      </w:r>
      <w:r w:rsidR="005552AE">
        <w:t xml:space="preserve"> cost performance of an organization. </w:t>
      </w:r>
      <w:r w:rsidR="00E86194">
        <w:t xml:space="preserve">In addition, </w:t>
      </w:r>
      <w:r w:rsidR="00934D88">
        <w:t>change management results in the quality improvement and overall performance of the project</w:t>
      </w:r>
      <w:r w:rsidR="00C96E9E">
        <w:t xml:space="preserve"> </w:t>
      </w:r>
      <w:r w:rsidR="00C96E9E">
        <w:fldChar w:fldCharType="begin"/>
      </w:r>
      <w:r w:rsidR="00C96E9E">
        <w:instrText xml:space="preserve"> ADDIN ZOTERO_ITEM CSL_CITATION {"citationID":"eCMEKU0P","properties":{"formattedCitation":"(Hwang &amp; Low, 2012)","plainCitation":"(Hwang &amp; Low, 2012)"},"citationItems":[{"id":1424,"uris":["http://zotero.org/users/local/FGhKhGPG/items/RNWYPMRG"],"uri":["http://zotero.org/users/local/FGhKhGPG/items/RNWYPMRG"],"itemData":{"id":1424,"type":"article-journal","title":"Construction project change management in Singapore: Status, importance and impact","container-title":"International Journal of Project Management","page":"817-826","volume":"30","issue":"7","author":[{"family":"Hwang","given":"Bon-Gang"},{"family":"Low","given":"Lee Kian"}],"issued":{"date-parts":[["2012"]]}}}],"schema":"https://github.com/citation-style-language/schema/raw/master/csl-citation.json"} </w:instrText>
      </w:r>
      <w:r w:rsidR="00C96E9E">
        <w:fldChar w:fldCharType="separate"/>
      </w:r>
      <w:r w:rsidR="00C96E9E" w:rsidRPr="00C96E9E">
        <w:t>(Hwang &amp; Low, 2012)</w:t>
      </w:r>
      <w:r w:rsidR="00C96E9E">
        <w:fldChar w:fldCharType="end"/>
      </w:r>
      <w:r w:rsidR="00934D88">
        <w:t xml:space="preserve">. </w:t>
      </w:r>
      <w:r w:rsidR="00BB0359">
        <w:t>Furthermore</w:t>
      </w:r>
      <w:r w:rsidR="00934D88">
        <w:t>, the project</w:t>
      </w:r>
      <w:r w:rsidR="00BB0359">
        <w:t>’s</w:t>
      </w:r>
      <w:r w:rsidR="00934D88">
        <w:t xml:space="preserve"> success not only relies on traditiona</w:t>
      </w:r>
      <w:r w:rsidR="00BB0359">
        <w:t>l</w:t>
      </w:r>
      <w:r w:rsidR="00934D88">
        <w:t xml:space="preserve"> measures of project performance but also on  </w:t>
      </w:r>
      <w:r w:rsidR="00EC2340">
        <w:t>associated fields such as change management in an organizational</w:t>
      </w:r>
      <w:r w:rsidR="00BB0359">
        <w:t xml:space="preserve"> setting</w:t>
      </w:r>
      <w:r w:rsidR="00EC2340">
        <w:t xml:space="preserve"> </w:t>
      </w:r>
      <w:r w:rsidR="00115692">
        <w:fldChar w:fldCharType="begin"/>
      </w:r>
      <w:r w:rsidR="00115692">
        <w:instrText xml:space="preserve"> ADDIN ZOTERO_ITEM CSL_CITATION {"citationID":"CwQVRomW","properties":{"formattedCitation":"(Hornstein, 2015)","plainCitation":"(Hornstein, 2015)"},"citationItems":[{"id":1423,"uris":["http://zotero.org/users/local/FGhKhGPG/items/LS8YHQK4"],"uri":["http://zotero.org/users/local/FGhKhGPG/items/LS8YHQK4"],"itemData":{"id":1423,"type":"article-journal","title":"The integration of project management and organizational change management is now a necessity","container-title":"International Journal of Project Management","page":"291-298","volume":"33","issue":"2","author":[{"family":"Hornstein","given":"Henry A."}],"issued":{"date-parts":[["2015"]]}}}],"schema":"https://github.com/citation-style-language/schema/raw/master/csl-citation.json"} </w:instrText>
      </w:r>
      <w:r w:rsidR="00115692">
        <w:fldChar w:fldCharType="separate"/>
      </w:r>
      <w:r w:rsidR="00115692" w:rsidRPr="00115692">
        <w:t>(Hornstein, 2015)</w:t>
      </w:r>
      <w:r w:rsidR="00115692">
        <w:fldChar w:fldCharType="end"/>
      </w:r>
      <w:r w:rsidR="00EC2340">
        <w:t xml:space="preserve">. </w:t>
      </w:r>
      <w:r w:rsidR="00BB0359">
        <w:t xml:space="preserve">A range of literature on </w:t>
      </w:r>
      <w:r w:rsidR="000B7D4A">
        <w:t xml:space="preserve"> </w:t>
      </w:r>
      <w:proofErr w:type="spellStart"/>
      <w:r w:rsidR="00BB0359">
        <w:t>PMIhave</w:t>
      </w:r>
      <w:proofErr w:type="spellEnd"/>
      <w:r w:rsidR="00BB0359">
        <w:t xml:space="preserve"> </w:t>
      </w:r>
      <w:r w:rsidR="00046378">
        <w:t>highlight</w:t>
      </w:r>
      <w:r w:rsidR="00BB0359">
        <w:t>ed</w:t>
      </w:r>
      <w:r w:rsidR="00046378">
        <w:t xml:space="preserve"> </w:t>
      </w:r>
      <w:r w:rsidR="000B7D4A">
        <w:t xml:space="preserve">the potential impact of change and adoption </w:t>
      </w:r>
      <w:r w:rsidR="00046378">
        <w:t xml:space="preserve">on the success of </w:t>
      </w:r>
      <w:r w:rsidR="00BB0359">
        <w:t xml:space="preserve">a </w:t>
      </w:r>
      <w:r w:rsidR="00046378">
        <w:t xml:space="preserve">project and </w:t>
      </w:r>
      <w:r w:rsidR="00BB0359">
        <w:t>have</w:t>
      </w:r>
      <w:r w:rsidR="00046378">
        <w:t xml:space="preserve"> encourage</w:t>
      </w:r>
      <w:r w:rsidR="00BB0359">
        <w:t>d</w:t>
      </w:r>
      <w:r w:rsidR="00046378">
        <w:t xml:space="preserve"> project managers to further develop the theory of organizational change management</w:t>
      </w:r>
      <w:r w:rsidR="00115692">
        <w:t xml:space="preserve"> </w:t>
      </w:r>
      <w:r w:rsidR="00115692">
        <w:fldChar w:fldCharType="begin"/>
      </w:r>
      <w:r w:rsidR="00115692">
        <w:instrText xml:space="preserve"> ADDIN ZOTERO_ITEM CSL_CITATION {"citationID":"5RiPLNya","properties":{"formattedCitation":"(Hornstein, 2015)","plainCitation":"(Hornstein, 2015)"},"citationItems":[{"id":1423,"uris":["http://zotero.org/users/local/FGhKhGPG/items/LS8YHQK4"],"uri":["http://zotero.org/users/local/FGhKhGPG/items/LS8YHQK4"],"itemData":{"id":1423,"type":"article-journal","title":"The integration of project management and organizational change management is now a necessity","container-title":"International Journal of Project Management","page":"291-298","volume":"33","issue":"2","author":[{"family":"Hornstein","given":"Henry A."}],"issued":{"date-parts":[["2015"]]}}}],"schema":"https://github.com/citation-style-language/schema/raw/master/csl-citation.json"} </w:instrText>
      </w:r>
      <w:r w:rsidR="00115692">
        <w:fldChar w:fldCharType="separate"/>
      </w:r>
      <w:r w:rsidR="00115692" w:rsidRPr="00115692">
        <w:t>(Hornstein, 2015)</w:t>
      </w:r>
      <w:r w:rsidR="00115692">
        <w:fldChar w:fldCharType="end"/>
      </w:r>
      <w:r w:rsidR="00046378">
        <w:t xml:space="preserve">. </w:t>
      </w:r>
    </w:p>
    <w:p w:rsidR="007A1DDB" w:rsidRDefault="007A1DDB" w:rsidP="004A70B9">
      <w:pPr>
        <w:tabs>
          <w:tab w:val="left" w:pos="7722"/>
        </w:tabs>
      </w:pPr>
      <w:r>
        <w:t xml:space="preserve">A change manager plays a key role in the success of </w:t>
      </w:r>
      <w:r w:rsidR="00BB0359">
        <w:t xml:space="preserve">a </w:t>
      </w:r>
      <w:r>
        <w:t xml:space="preserve">project. </w:t>
      </w:r>
      <w:r w:rsidR="00BB0359">
        <w:t>The c</w:t>
      </w:r>
      <w:r w:rsidR="00CB342F">
        <w:t>hange manager has to</w:t>
      </w:r>
      <w:r>
        <w:t xml:space="preserve"> ensure that all the project activities are </w:t>
      </w:r>
      <w:r w:rsidR="00AB2158">
        <w:t xml:space="preserve">completed on time, </w:t>
      </w:r>
      <w:r w:rsidR="00BB0359">
        <w:t xml:space="preserve">ensuring that </w:t>
      </w:r>
      <w:r w:rsidR="00CB342F">
        <w:t>the project objectives are met within time and budget constraints</w:t>
      </w:r>
      <w:r w:rsidR="00CD1821">
        <w:t xml:space="preserve"> through</w:t>
      </w:r>
      <w:r w:rsidR="00CB342F">
        <w:t xml:space="preserve"> increasing employee adaption and usage. </w:t>
      </w:r>
      <w:r w:rsidR="00E333F5">
        <w:t>The c</w:t>
      </w:r>
      <w:r w:rsidR="00CB342F">
        <w:t xml:space="preserve">hange manager not only focuses on the </w:t>
      </w:r>
      <w:r w:rsidR="00E333F5">
        <w:t>human</w:t>
      </w:r>
      <w:r w:rsidR="00CB342F">
        <w:t xml:space="preserve"> side of change but also focuses on changing the business processes and systems, job roles and organizational </w:t>
      </w:r>
      <w:proofErr w:type="gramStart"/>
      <w:r w:rsidR="00CB342F">
        <w:t>structure</w:t>
      </w:r>
      <w:r w:rsidR="00E333F5">
        <w:t>s</w:t>
      </w:r>
      <w:r w:rsidR="00CB342F">
        <w:t xml:space="preserve"> .</w:t>
      </w:r>
      <w:proofErr w:type="gramEnd"/>
      <w:r w:rsidR="00CB342F">
        <w:t xml:space="preserve"> The basic responsibility of a project change manager is to implement the change management strategies</w:t>
      </w:r>
      <w:r w:rsidR="0012760E">
        <w:t xml:space="preserve"> to reduce employee resistance and enhance employee </w:t>
      </w:r>
      <w:r w:rsidR="00E54180">
        <w:t xml:space="preserve">adoption. The change manager plays a vital role in </w:t>
      </w:r>
      <w:r w:rsidR="00E54180">
        <w:lastRenderedPageBreak/>
        <w:t xml:space="preserve">the effective change management because he works to drive quick adoption and higher proficiency with the change </w:t>
      </w:r>
      <w:r w:rsidR="00D80C07">
        <w:t>among</w:t>
      </w:r>
      <w:r w:rsidR="00E54180">
        <w:t xml:space="preserve"> employees. Such improvements in the project results in generating more benefits for the organization, creates</w:t>
      </w:r>
      <w:r w:rsidR="00DA385A">
        <w:t xml:space="preserve"> more value, </w:t>
      </w:r>
      <w:r w:rsidR="00D80C07">
        <w:t xml:space="preserve">and </w:t>
      </w:r>
      <w:r w:rsidR="00DA385A">
        <w:t>high</w:t>
      </w:r>
      <w:r w:rsidR="00D80C07">
        <w:t>er</w:t>
      </w:r>
      <w:r w:rsidR="00DA385A">
        <w:t xml:space="preserve"> return</w:t>
      </w:r>
      <w:r w:rsidR="00D80C07">
        <w:t>s</w:t>
      </w:r>
      <w:r w:rsidR="00DA385A">
        <w:t xml:space="preserve"> on investment</w:t>
      </w:r>
      <w:r w:rsidR="00D80C07">
        <w:t>s</w:t>
      </w:r>
      <w:r w:rsidR="00DA385A">
        <w:t xml:space="preserve"> </w:t>
      </w:r>
      <w:r w:rsidR="007524EF">
        <w:t xml:space="preserve">and </w:t>
      </w:r>
      <w:r w:rsidR="00D80C07">
        <w:t xml:space="preserve">helps with the </w:t>
      </w:r>
      <w:r w:rsidR="007524EF">
        <w:t xml:space="preserve">achievement of outcomes and results. </w:t>
      </w:r>
      <w:r w:rsidR="009F41D3">
        <w:t xml:space="preserve">Though </w:t>
      </w:r>
      <w:r w:rsidR="00D80C07">
        <w:t xml:space="preserve">a </w:t>
      </w:r>
      <w:r w:rsidR="009F41D3">
        <w:t>change manager do</w:t>
      </w:r>
      <w:r w:rsidR="00D80C07">
        <w:t>es</w:t>
      </w:r>
      <w:r w:rsidR="009F41D3">
        <w:t xml:space="preserve"> not ha</w:t>
      </w:r>
      <w:r w:rsidR="00D80C07">
        <w:t>ve</w:t>
      </w:r>
      <w:r w:rsidR="009F41D3">
        <w:t xml:space="preserve"> the primary responsibility </w:t>
      </w:r>
      <w:r w:rsidR="00D80C07">
        <w:t xml:space="preserve">to do so, but </w:t>
      </w:r>
      <w:r w:rsidR="000A3E1F">
        <w:t>he acts as the coach and work</w:t>
      </w:r>
      <w:r w:rsidR="009650E8">
        <w:t>s</w:t>
      </w:r>
      <w:r w:rsidR="000A3E1F">
        <w:t xml:space="preserve"> with other employees for the success of the project. </w:t>
      </w:r>
      <w:r w:rsidR="00E07311">
        <w:t>While</w:t>
      </w:r>
      <w:r w:rsidR="00FD6CF9">
        <w:t xml:space="preserve"> performing his role as a coach he helps senior leaders to fulfill the role of change sponsors. </w:t>
      </w:r>
      <w:r w:rsidR="00E07311">
        <w:t xml:space="preserve">In addition, he also provides coaching and direct support to managers and supervisors in the organization. Apart from this, </w:t>
      </w:r>
      <w:r w:rsidR="0017389A">
        <w:t xml:space="preserve">the </w:t>
      </w:r>
      <w:r w:rsidR="00E07311">
        <w:t xml:space="preserve">change manager also supports project team in integrating change management into project planning. </w:t>
      </w:r>
    </w:p>
    <w:p w:rsidR="00302508" w:rsidRDefault="00302508" w:rsidP="004A70B9">
      <w:pPr>
        <w:tabs>
          <w:tab w:val="left" w:pos="7722"/>
        </w:tabs>
      </w:pPr>
      <w:r>
        <w:t>Based on the importance of change management in an organization</w:t>
      </w:r>
      <w:r w:rsidR="0017389A">
        <w:t>,</w:t>
      </w:r>
      <w:r w:rsidR="005E35C6">
        <w:t xml:space="preserve"> hiring a change manager is a considerable investment in a project. </w:t>
      </w:r>
      <w:r w:rsidR="00040063">
        <w:t>The</w:t>
      </w:r>
      <w:r w:rsidR="005E35C6">
        <w:t xml:space="preserve"> role of a change manager is to </w:t>
      </w:r>
      <w:r w:rsidR="00040063">
        <w:t xml:space="preserve">apply a structured </w:t>
      </w:r>
      <w:r w:rsidR="0054294D">
        <w:t xml:space="preserve">methodology </w:t>
      </w:r>
      <w:r w:rsidR="00BC2C0D">
        <w:t>and a change management process and tools to effectively lead change management activities</w:t>
      </w:r>
      <w:r w:rsidR="0017389A">
        <w:t>, while supporting adoption</w:t>
      </w:r>
      <w:r w:rsidR="00BC2C0D">
        <w:t xml:space="preserve"> of the changes needed by a specific project. </w:t>
      </w:r>
      <w:r w:rsidR="001E1222">
        <w:t xml:space="preserve">A change manager </w:t>
      </w:r>
      <w:r w:rsidR="0017389A">
        <w:t xml:space="preserve">further </w:t>
      </w:r>
      <w:r w:rsidR="001E1222">
        <w:t>supports, designs and develops ways to promote effective communication across the project team regarding any changes. He is also responsible for assessing the impact of change, change readiness and identifi</w:t>
      </w:r>
      <w:r w:rsidR="0017389A">
        <w:t>cation of</w:t>
      </w:r>
      <w:r w:rsidR="001E1222">
        <w:t xml:space="preserve"> key stakeholders in change</w:t>
      </w:r>
      <w:r w:rsidR="0017389A">
        <w:t xml:space="preserve">, while at the same </w:t>
      </w:r>
      <w:r w:rsidR="001A7C7B">
        <w:t>time supporting</w:t>
      </w:r>
      <w:r w:rsidR="0017389A">
        <w:t xml:space="preserve"> </w:t>
      </w:r>
      <w:r w:rsidR="000E389E">
        <w:t xml:space="preserve">training efforts by providing </w:t>
      </w:r>
      <w:r w:rsidR="0017389A">
        <w:t xml:space="preserve">constant </w:t>
      </w:r>
      <w:r w:rsidR="000E389E">
        <w:t>input</w:t>
      </w:r>
      <w:r w:rsidR="0017389A">
        <w:t xml:space="preserve"> for the </w:t>
      </w:r>
      <w:r w:rsidR="000E389E">
        <w:t>delivery of training program</w:t>
      </w:r>
      <w:r w:rsidR="0017389A">
        <w:t>s</w:t>
      </w:r>
      <w:r w:rsidR="000E389E">
        <w:t xml:space="preserve">. </w:t>
      </w:r>
    </w:p>
    <w:p w:rsidR="00FE5B51" w:rsidRDefault="0017389A" w:rsidP="004A70B9">
      <w:pPr>
        <w:tabs>
          <w:tab w:val="left" w:pos="7722"/>
        </w:tabs>
      </w:pPr>
      <w:r>
        <w:t>In addition, a c</w:t>
      </w:r>
      <w:r w:rsidR="00FE5B51">
        <w:t xml:space="preserve">hange manager is vital for the successful implementation of change management processes in a project. </w:t>
      </w:r>
      <w:r>
        <w:t>The c</w:t>
      </w:r>
      <w:r w:rsidR="00FE5B51">
        <w:t>hange manager completes the change management assessments and identifies and prepare risk mitigation techniques.</w:t>
      </w:r>
      <w:r>
        <w:t xml:space="preserve"> They are</w:t>
      </w:r>
      <w:r w:rsidR="009A6DEA">
        <w:t xml:space="preserve"> solely responsible for </w:t>
      </w:r>
      <w:r>
        <w:t xml:space="preserve">the </w:t>
      </w:r>
      <w:r w:rsidR="009A6DEA">
        <w:t xml:space="preserve">overall quality of the change management process </w:t>
      </w:r>
      <w:r w:rsidR="00DB14E5">
        <w:t xml:space="preserve">in a project and its final outcomes on the project. </w:t>
      </w:r>
      <w:r>
        <w:t>They</w:t>
      </w:r>
      <w:r w:rsidR="00DB14E5">
        <w:t xml:space="preserve"> take informed decisions about change requests, out of scope changes, important </w:t>
      </w:r>
      <w:r w:rsidR="00DB14E5">
        <w:lastRenderedPageBreak/>
        <w:t>changes and also prioritize changes</w:t>
      </w:r>
      <w:r>
        <w:t xml:space="preserve">, and also </w:t>
      </w:r>
      <w:r w:rsidR="006B12E7">
        <w:t>make use of all the important change management tools and techniques</w:t>
      </w:r>
      <w:r>
        <w:t>,</w:t>
      </w:r>
      <w:r w:rsidR="006B12E7">
        <w:t xml:space="preserve"> such as </w:t>
      </w:r>
      <w:r>
        <w:t xml:space="preserve">a </w:t>
      </w:r>
      <w:r w:rsidR="006B12E7">
        <w:t>change management reporting system</w:t>
      </w:r>
      <w:r>
        <w:t>,</w:t>
      </w:r>
      <w:r w:rsidR="006B12E7">
        <w:t xml:space="preserve"> for the success of the project. </w:t>
      </w:r>
      <w:r>
        <w:t>Essentially, they are</w:t>
      </w:r>
      <w:r w:rsidR="00EE0EA0">
        <w:t xml:space="preserve"> the process manager of the change </w:t>
      </w:r>
      <w:r>
        <w:t>process, ensuring</w:t>
      </w:r>
      <w:r w:rsidR="00EE0EA0">
        <w:t xml:space="preserve"> that all the important activities of a change management process are carried out in an effective manner. </w:t>
      </w:r>
    </w:p>
    <w:p w:rsidR="008A79CB" w:rsidRDefault="0017389A" w:rsidP="004A70B9">
      <w:pPr>
        <w:tabs>
          <w:tab w:val="left" w:pos="7722"/>
        </w:tabs>
      </w:pPr>
      <w:r>
        <w:t xml:space="preserve">To conclude, </w:t>
      </w:r>
      <w:r w:rsidR="006331A6">
        <w:t>c</w:t>
      </w:r>
      <w:r w:rsidR="008A79CB">
        <w:t xml:space="preserve">hange in unescapable in any organizational process and in the projects, especially the projects related to information technology. </w:t>
      </w:r>
      <w:r w:rsidR="002215D3">
        <w:t>In order to respond to the ever changing needs of customer, change management is a critical element of project management which ensures changes are managed in an effective manner without disrupting customer satisfaction and the project quality, scope</w:t>
      </w:r>
      <w:r w:rsidR="006331A6">
        <w:t>,</w:t>
      </w:r>
      <w:r w:rsidR="002215D3">
        <w:t xml:space="preserve"> and budget. Change management ensures minimal impacts of change on the project deliverables</w:t>
      </w:r>
      <w:r w:rsidR="006331A6">
        <w:t xml:space="preserve"> and</w:t>
      </w:r>
      <w:r w:rsidR="002215D3">
        <w:t xml:space="preserve"> </w:t>
      </w:r>
      <w:r w:rsidR="006331A6">
        <w:t>t</w:t>
      </w:r>
      <w:r w:rsidR="002215D3">
        <w:t xml:space="preserve">he change </w:t>
      </w:r>
      <w:r w:rsidR="006529FF">
        <w:t xml:space="preserve">manager contributes to the success of project by effective implementation of </w:t>
      </w:r>
      <w:r w:rsidR="006331A6">
        <w:t xml:space="preserve">the </w:t>
      </w:r>
      <w:r w:rsidR="006529FF">
        <w:t xml:space="preserve">change management process and </w:t>
      </w:r>
      <w:r w:rsidR="006331A6">
        <w:t xml:space="preserve">its </w:t>
      </w:r>
      <w:r w:rsidR="006529FF">
        <w:t xml:space="preserve">techniques. </w:t>
      </w:r>
    </w:p>
    <w:p w:rsidR="00124D2E" w:rsidRDefault="00124D2E" w:rsidP="00D902F1">
      <w:pPr>
        <w:ind w:firstLine="0"/>
        <w:rPr>
          <w:color w:val="FF0000"/>
          <w:shd w:val="clear" w:color="auto" w:fill="FFFFFF"/>
        </w:rPr>
      </w:pPr>
    </w:p>
    <w:p w:rsidR="006529FF" w:rsidRDefault="006529FF" w:rsidP="00D902F1">
      <w:pPr>
        <w:ind w:firstLine="0"/>
        <w:rPr>
          <w:color w:val="FF0000"/>
          <w:shd w:val="clear" w:color="auto" w:fill="FFFFFF"/>
        </w:rPr>
      </w:pPr>
    </w:p>
    <w:p w:rsidR="006529FF" w:rsidRDefault="006529FF" w:rsidP="00D902F1">
      <w:pPr>
        <w:ind w:firstLine="0"/>
        <w:rPr>
          <w:color w:val="FF0000"/>
          <w:shd w:val="clear" w:color="auto" w:fill="FFFFFF"/>
        </w:rPr>
      </w:pPr>
    </w:p>
    <w:p w:rsidR="006529FF" w:rsidRDefault="006529FF" w:rsidP="00D902F1">
      <w:pPr>
        <w:ind w:firstLine="0"/>
        <w:rPr>
          <w:color w:val="FF0000"/>
          <w:shd w:val="clear" w:color="auto" w:fill="FFFFFF"/>
        </w:rPr>
      </w:pPr>
    </w:p>
    <w:p w:rsidR="006529FF" w:rsidRDefault="006529FF" w:rsidP="00D902F1">
      <w:pPr>
        <w:ind w:firstLine="0"/>
        <w:rPr>
          <w:color w:val="FF0000"/>
          <w:shd w:val="clear" w:color="auto" w:fill="FFFFFF"/>
        </w:rPr>
      </w:pPr>
    </w:p>
    <w:p w:rsidR="006529FF" w:rsidRDefault="006529FF" w:rsidP="00D902F1">
      <w:pPr>
        <w:ind w:firstLine="0"/>
        <w:rPr>
          <w:color w:val="FF0000"/>
          <w:shd w:val="clear" w:color="auto" w:fill="FFFFFF"/>
        </w:rPr>
      </w:pPr>
    </w:p>
    <w:p w:rsidR="006529FF" w:rsidRDefault="006529FF" w:rsidP="00D902F1">
      <w:pPr>
        <w:ind w:firstLine="0"/>
        <w:rPr>
          <w:color w:val="FF0000"/>
          <w:shd w:val="clear" w:color="auto" w:fill="FFFFFF"/>
        </w:rPr>
      </w:pPr>
    </w:p>
    <w:p w:rsidR="006529FF" w:rsidRDefault="006529FF" w:rsidP="00D902F1">
      <w:pPr>
        <w:ind w:firstLine="0"/>
        <w:rPr>
          <w:color w:val="FF0000"/>
          <w:shd w:val="clear" w:color="auto" w:fill="FFFFFF"/>
        </w:rPr>
      </w:pPr>
    </w:p>
    <w:p w:rsidR="006529FF" w:rsidRPr="007A1DDB" w:rsidRDefault="006529FF" w:rsidP="00D902F1">
      <w:pPr>
        <w:ind w:firstLine="0"/>
        <w:rPr>
          <w:color w:val="FF0000"/>
          <w:shd w:val="clear" w:color="auto" w:fill="FFFFFF"/>
        </w:rPr>
      </w:pPr>
    </w:p>
    <w:p w:rsidR="00124D2E" w:rsidRDefault="00124D2E" w:rsidP="00D902F1">
      <w:pPr>
        <w:ind w:firstLine="0"/>
        <w:rPr>
          <w:shd w:val="clear" w:color="auto" w:fill="FFFFFF"/>
        </w:rPr>
      </w:pPr>
    </w:p>
    <w:p w:rsidR="00FF0C7E" w:rsidRDefault="00FF0C7E" w:rsidP="00D902F1">
      <w:pPr>
        <w:ind w:firstLine="0"/>
        <w:rPr>
          <w:shd w:val="clear" w:color="auto" w:fill="FFFFFF"/>
        </w:rPr>
      </w:pPr>
    </w:p>
    <w:p w:rsidR="001A7C7B" w:rsidRDefault="001A7C7B" w:rsidP="00D902F1">
      <w:pPr>
        <w:ind w:firstLine="0"/>
        <w:rPr>
          <w:shd w:val="clear" w:color="auto" w:fill="FFFFFF"/>
        </w:rPr>
      </w:pPr>
    </w:p>
    <w:p w:rsidR="00FF0C7E" w:rsidRPr="00FF0C7E" w:rsidRDefault="00FF0C7E" w:rsidP="00FF0C7E">
      <w:pPr>
        <w:ind w:firstLine="0"/>
        <w:jc w:val="center"/>
        <w:rPr>
          <w:b/>
          <w:shd w:val="clear" w:color="auto" w:fill="FFFFFF"/>
        </w:rPr>
      </w:pPr>
      <w:r w:rsidRPr="00FF0C7E">
        <w:rPr>
          <w:b/>
          <w:shd w:val="clear" w:color="auto" w:fill="FFFFFF"/>
        </w:rPr>
        <w:lastRenderedPageBreak/>
        <w:t>References</w:t>
      </w:r>
    </w:p>
    <w:p w:rsidR="004C0DA4" w:rsidRPr="004C0DA4" w:rsidRDefault="00FF0C7E" w:rsidP="004C0DA4">
      <w:pPr>
        <w:pStyle w:val="Bibliography"/>
      </w:pPr>
      <w:r>
        <w:rPr>
          <w:shd w:val="clear" w:color="auto" w:fill="FFFFFF"/>
        </w:rPr>
        <w:fldChar w:fldCharType="begin"/>
      </w:r>
      <w:r w:rsidR="004C0DA4">
        <w:rPr>
          <w:shd w:val="clear" w:color="auto" w:fill="FFFFFF"/>
        </w:rPr>
        <w:instrText xml:space="preserve"> ADDIN ZOTERO_BIBL {"custom":[]} CSL_BIBLIOGRAPHY </w:instrText>
      </w:r>
      <w:r>
        <w:rPr>
          <w:shd w:val="clear" w:color="auto" w:fill="FFFFFF"/>
        </w:rPr>
        <w:fldChar w:fldCharType="separate"/>
      </w:r>
      <w:r w:rsidR="004C0DA4" w:rsidRPr="004C0DA4">
        <w:t xml:space="preserve">Craddock, W. T. (n.d.). </w:t>
      </w:r>
      <w:r w:rsidR="004C0DA4" w:rsidRPr="004C0DA4">
        <w:rPr>
          <w:i/>
          <w:iCs/>
        </w:rPr>
        <w:t>What if project change management were a PMBOK® knowledge area?</w:t>
      </w:r>
    </w:p>
    <w:p w:rsidR="004C0DA4" w:rsidRPr="004C0DA4" w:rsidRDefault="004C0DA4" w:rsidP="004C0DA4">
      <w:pPr>
        <w:pStyle w:val="Bibliography"/>
      </w:pPr>
      <w:r w:rsidRPr="004C0DA4">
        <w:t xml:space="preserve">Hornstein, H. A. (2015). The integration of project management and organizational change management is now a necessity. </w:t>
      </w:r>
      <w:r w:rsidRPr="004C0DA4">
        <w:rPr>
          <w:i/>
          <w:iCs/>
        </w:rPr>
        <w:t>International Journal of Project Management</w:t>
      </w:r>
      <w:r w:rsidRPr="004C0DA4">
        <w:t xml:space="preserve">, </w:t>
      </w:r>
      <w:r w:rsidRPr="004C0DA4">
        <w:rPr>
          <w:i/>
          <w:iCs/>
        </w:rPr>
        <w:t>33</w:t>
      </w:r>
      <w:r w:rsidRPr="004C0DA4">
        <w:t>(2), 291–298.</w:t>
      </w:r>
    </w:p>
    <w:p w:rsidR="004C0DA4" w:rsidRPr="004C0DA4" w:rsidRDefault="004C0DA4" w:rsidP="004C0DA4">
      <w:pPr>
        <w:pStyle w:val="Bibliography"/>
      </w:pPr>
      <w:r w:rsidRPr="004C0DA4">
        <w:t xml:space="preserve">Hwang, B.-G., &amp; Low, L. K. (2012). Construction project change management in Singapore: Status, importance and impact. </w:t>
      </w:r>
      <w:r w:rsidRPr="004C0DA4">
        <w:rPr>
          <w:i/>
          <w:iCs/>
        </w:rPr>
        <w:t>International Journal of Project Management</w:t>
      </w:r>
      <w:r w:rsidRPr="004C0DA4">
        <w:t xml:space="preserve">, </w:t>
      </w:r>
      <w:r w:rsidRPr="004C0DA4">
        <w:rPr>
          <w:i/>
          <w:iCs/>
        </w:rPr>
        <w:t>30</w:t>
      </w:r>
      <w:r w:rsidRPr="004C0DA4">
        <w:t>(7), 817–826.</w:t>
      </w:r>
    </w:p>
    <w:p w:rsidR="00FF0C7E" w:rsidRPr="00D902F1" w:rsidRDefault="00FF0C7E" w:rsidP="00D902F1">
      <w:pPr>
        <w:ind w:firstLine="0"/>
        <w:rPr>
          <w:shd w:val="clear" w:color="auto" w:fill="FFFFFF"/>
        </w:rPr>
      </w:pPr>
      <w:r>
        <w:rPr>
          <w:shd w:val="clear" w:color="auto" w:fill="FFFFFF"/>
        </w:rPr>
        <w:fldChar w:fldCharType="end"/>
      </w:r>
    </w:p>
    <w:sectPr w:rsidR="00FF0C7E" w:rsidRPr="00D902F1" w:rsidSect="008219DF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74D93" w:rsidRDefault="00774D93">
      <w:pPr>
        <w:spacing w:line="240" w:lineRule="auto"/>
      </w:pPr>
      <w:r>
        <w:separator/>
      </w:r>
    </w:p>
  </w:endnote>
  <w:endnote w:type="continuationSeparator" w:id="0">
    <w:p w:rsidR="00774D93" w:rsidRDefault="00774D9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74D93" w:rsidRDefault="00774D93">
      <w:pPr>
        <w:spacing w:line="240" w:lineRule="auto"/>
      </w:pPr>
      <w:r>
        <w:separator/>
      </w:r>
    </w:p>
  </w:footnote>
  <w:footnote w:type="continuationSeparator" w:id="0">
    <w:p w:rsidR="00774D93" w:rsidRDefault="00774D9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139BB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Pr="001F1A8F" w:rsidRDefault="004846EB" w:rsidP="004846EB">
    <w:pPr>
      <w:spacing w:after="300" w:line="240" w:lineRule="auto"/>
      <w:ind w:firstLine="0"/>
      <w:rPr>
        <w:color w:val="393939"/>
        <w:sz w:val="20"/>
        <w:szCs w:val="20"/>
      </w:rPr>
    </w:pPr>
    <w:r w:rsidRPr="004846EB">
      <w:rPr>
        <w:color w:val="393939"/>
        <w:szCs w:val="20"/>
      </w:rPr>
      <w:t>BUSINESS AND MANAGEMENT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139BB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4846EB" w:rsidP="004846EB">
    <w:pPr>
      <w:spacing w:after="300" w:line="240" w:lineRule="auto"/>
      <w:ind w:firstLine="0"/>
      <w:rPr>
        <w:color w:val="393939"/>
        <w:sz w:val="20"/>
        <w:szCs w:val="20"/>
      </w:rPr>
    </w:pPr>
    <w:r w:rsidRPr="004846EB">
      <w:rPr>
        <w:color w:val="393939"/>
        <w:szCs w:val="20"/>
      </w:rPr>
      <w:t>BUSINESS AND MANAGEMENT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CB2407"/>
    <w:multiLevelType w:val="multilevel"/>
    <w:tmpl w:val="B6DA46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65A6020"/>
    <w:multiLevelType w:val="multilevel"/>
    <w:tmpl w:val="0902E9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0EE940A3"/>
    <w:multiLevelType w:val="multilevel"/>
    <w:tmpl w:val="F3442C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0F3D3CF6"/>
    <w:multiLevelType w:val="hybridMultilevel"/>
    <w:tmpl w:val="AE4C2298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4">
    <w:nsid w:val="12AC7326"/>
    <w:multiLevelType w:val="hybridMultilevel"/>
    <w:tmpl w:val="E5B84D3C"/>
    <w:lvl w:ilvl="0" w:tplc="D776546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13D518D8"/>
    <w:multiLevelType w:val="hybridMultilevel"/>
    <w:tmpl w:val="75A263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>
    <w:nsid w:val="1B4C79F2"/>
    <w:multiLevelType w:val="hybridMultilevel"/>
    <w:tmpl w:val="12A2187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291C6296"/>
    <w:multiLevelType w:val="multilevel"/>
    <w:tmpl w:val="E53A8E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31943B6A"/>
    <w:multiLevelType w:val="hybridMultilevel"/>
    <w:tmpl w:val="39BA1636"/>
    <w:lvl w:ilvl="0" w:tplc="0409000F">
      <w:start w:val="1"/>
      <w:numFmt w:val="decimal"/>
      <w:lvlText w:val="%1.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0">
    <w:nsid w:val="37766944"/>
    <w:multiLevelType w:val="multilevel"/>
    <w:tmpl w:val="3006AF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628F58BE"/>
    <w:multiLevelType w:val="hybridMultilevel"/>
    <w:tmpl w:val="57A239CC"/>
    <w:lvl w:ilvl="0" w:tplc="0409000F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2">
    <w:nsid w:val="63E50337"/>
    <w:multiLevelType w:val="hybridMultilevel"/>
    <w:tmpl w:val="CEA04F52"/>
    <w:lvl w:ilvl="0" w:tplc="D776546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687D4BE6"/>
    <w:multiLevelType w:val="hybridMultilevel"/>
    <w:tmpl w:val="05A6F0AE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4">
    <w:nsid w:val="759D4E4F"/>
    <w:multiLevelType w:val="hybridMultilevel"/>
    <w:tmpl w:val="57A239CC"/>
    <w:lvl w:ilvl="0" w:tplc="0409000F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5">
    <w:nsid w:val="79254DA9"/>
    <w:multiLevelType w:val="multilevel"/>
    <w:tmpl w:val="35F417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9"/>
  </w:num>
  <w:num w:numId="3">
    <w:abstractNumId w:val="13"/>
  </w:num>
  <w:num w:numId="4">
    <w:abstractNumId w:val="11"/>
  </w:num>
  <w:num w:numId="5">
    <w:abstractNumId w:val="14"/>
  </w:num>
  <w:num w:numId="6">
    <w:abstractNumId w:val="6"/>
  </w:num>
  <w:num w:numId="7">
    <w:abstractNumId w:val="4"/>
  </w:num>
  <w:num w:numId="8">
    <w:abstractNumId w:val="12"/>
  </w:num>
  <w:num w:numId="9">
    <w:abstractNumId w:val="7"/>
  </w:num>
  <w:num w:numId="10">
    <w:abstractNumId w:val="5"/>
  </w:num>
  <w:num w:numId="11">
    <w:abstractNumId w:val="2"/>
  </w:num>
  <w:num w:numId="12">
    <w:abstractNumId w:val="15"/>
  </w:num>
  <w:num w:numId="13">
    <w:abstractNumId w:val="0"/>
  </w:num>
  <w:num w:numId="14">
    <w:abstractNumId w:val="10"/>
  </w:num>
  <w:num w:numId="15">
    <w:abstractNumId w:val="8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820"/>
    <w:rsid w:val="0000793A"/>
    <w:rsid w:val="00007A3F"/>
    <w:rsid w:val="00021B63"/>
    <w:rsid w:val="000223EE"/>
    <w:rsid w:val="00022563"/>
    <w:rsid w:val="00032BFE"/>
    <w:rsid w:val="00033808"/>
    <w:rsid w:val="00040063"/>
    <w:rsid w:val="0004307A"/>
    <w:rsid w:val="00046378"/>
    <w:rsid w:val="0004668D"/>
    <w:rsid w:val="00062772"/>
    <w:rsid w:val="00065D51"/>
    <w:rsid w:val="00073462"/>
    <w:rsid w:val="0007419D"/>
    <w:rsid w:val="00087C81"/>
    <w:rsid w:val="0009211C"/>
    <w:rsid w:val="00095044"/>
    <w:rsid w:val="000A3E1F"/>
    <w:rsid w:val="000A42BD"/>
    <w:rsid w:val="000B0A32"/>
    <w:rsid w:val="000B4A5F"/>
    <w:rsid w:val="000B7D4A"/>
    <w:rsid w:val="000B7D94"/>
    <w:rsid w:val="000C1481"/>
    <w:rsid w:val="000C3155"/>
    <w:rsid w:val="000D1E12"/>
    <w:rsid w:val="000E389E"/>
    <w:rsid w:val="000E4796"/>
    <w:rsid w:val="00104EF4"/>
    <w:rsid w:val="001075B3"/>
    <w:rsid w:val="001079DF"/>
    <w:rsid w:val="001104C0"/>
    <w:rsid w:val="00111777"/>
    <w:rsid w:val="00115692"/>
    <w:rsid w:val="00116AD6"/>
    <w:rsid w:val="00121361"/>
    <w:rsid w:val="00124D2E"/>
    <w:rsid w:val="00126CAD"/>
    <w:rsid w:val="0012754A"/>
    <w:rsid w:val="0012760E"/>
    <w:rsid w:val="0013103D"/>
    <w:rsid w:val="001345FC"/>
    <w:rsid w:val="00135FBE"/>
    <w:rsid w:val="00137223"/>
    <w:rsid w:val="001442BB"/>
    <w:rsid w:val="001472BA"/>
    <w:rsid w:val="00147C74"/>
    <w:rsid w:val="00150ECA"/>
    <w:rsid w:val="00155081"/>
    <w:rsid w:val="0017389A"/>
    <w:rsid w:val="001766FC"/>
    <w:rsid w:val="00177373"/>
    <w:rsid w:val="00181ECE"/>
    <w:rsid w:val="00192751"/>
    <w:rsid w:val="0019470C"/>
    <w:rsid w:val="0019715E"/>
    <w:rsid w:val="001A0A79"/>
    <w:rsid w:val="001A1EDB"/>
    <w:rsid w:val="001A2577"/>
    <w:rsid w:val="001A44F8"/>
    <w:rsid w:val="001A7C7B"/>
    <w:rsid w:val="001A7D0F"/>
    <w:rsid w:val="001B2406"/>
    <w:rsid w:val="001B4B97"/>
    <w:rsid w:val="001C2DD9"/>
    <w:rsid w:val="001C367F"/>
    <w:rsid w:val="001E100C"/>
    <w:rsid w:val="001E1222"/>
    <w:rsid w:val="001E126B"/>
    <w:rsid w:val="001E3CBB"/>
    <w:rsid w:val="001F1A8F"/>
    <w:rsid w:val="001F2E48"/>
    <w:rsid w:val="001F3DC4"/>
    <w:rsid w:val="001F52D8"/>
    <w:rsid w:val="001F79D8"/>
    <w:rsid w:val="00203305"/>
    <w:rsid w:val="002215D3"/>
    <w:rsid w:val="0022288F"/>
    <w:rsid w:val="00244543"/>
    <w:rsid w:val="002503E8"/>
    <w:rsid w:val="00257EE0"/>
    <w:rsid w:val="002642C2"/>
    <w:rsid w:val="00266160"/>
    <w:rsid w:val="00283DC6"/>
    <w:rsid w:val="00284727"/>
    <w:rsid w:val="00285310"/>
    <w:rsid w:val="002870DC"/>
    <w:rsid w:val="002A102B"/>
    <w:rsid w:val="002A1776"/>
    <w:rsid w:val="002A2A03"/>
    <w:rsid w:val="002A3568"/>
    <w:rsid w:val="002B0459"/>
    <w:rsid w:val="002C380C"/>
    <w:rsid w:val="002C39BB"/>
    <w:rsid w:val="002D5E41"/>
    <w:rsid w:val="002F11B4"/>
    <w:rsid w:val="002F2768"/>
    <w:rsid w:val="002F60F4"/>
    <w:rsid w:val="00302508"/>
    <w:rsid w:val="003029B7"/>
    <w:rsid w:val="00306493"/>
    <w:rsid w:val="0030702C"/>
    <w:rsid w:val="00310CCB"/>
    <w:rsid w:val="003117FE"/>
    <w:rsid w:val="00316059"/>
    <w:rsid w:val="0031733B"/>
    <w:rsid w:val="00320497"/>
    <w:rsid w:val="003231B5"/>
    <w:rsid w:val="00326322"/>
    <w:rsid w:val="00327D6A"/>
    <w:rsid w:val="003341A3"/>
    <w:rsid w:val="003342F7"/>
    <w:rsid w:val="00335AFD"/>
    <w:rsid w:val="0033703C"/>
    <w:rsid w:val="00342E80"/>
    <w:rsid w:val="003433C3"/>
    <w:rsid w:val="00351BBA"/>
    <w:rsid w:val="00351E57"/>
    <w:rsid w:val="003554F1"/>
    <w:rsid w:val="0035661B"/>
    <w:rsid w:val="00361EDC"/>
    <w:rsid w:val="00370202"/>
    <w:rsid w:val="003718E6"/>
    <w:rsid w:val="00372957"/>
    <w:rsid w:val="003777EA"/>
    <w:rsid w:val="00387750"/>
    <w:rsid w:val="003A2C2D"/>
    <w:rsid w:val="003A7166"/>
    <w:rsid w:val="003B1334"/>
    <w:rsid w:val="003B5B4A"/>
    <w:rsid w:val="003C11C6"/>
    <w:rsid w:val="003C630F"/>
    <w:rsid w:val="003D2F0B"/>
    <w:rsid w:val="003D4AFB"/>
    <w:rsid w:val="003E0B24"/>
    <w:rsid w:val="003E2EA6"/>
    <w:rsid w:val="003E6BD3"/>
    <w:rsid w:val="003F13D1"/>
    <w:rsid w:val="003F6365"/>
    <w:rsid w:val="00403D63"/>
    <w:rsid w:val="004067B3"/>
    <w:rsid w:val="00410184"/>
    <w:rsid w:val="004139BB"/>
    <w:rsid w:val="0042342C"/>
    <w:rsid w:val="0042487D"/>
    <w:rsid w:val="004259E6"/>
    <w:rsid w:val="00430A4D"/>
    <w:rsid w:val="00433932"/>
    <w:rsid w:val="00444105"/>
    <w:rsid w:val="004464C3"/>
    <w:rsid w:val="0044671B"/>
    <w:rsid w:val="0045200B"/>
    <w:rsid w:val="00456CC4"/>
    <w:rsid w:val="00464DA8"/>
    <w:rsid w:val="00465DDD"/>
    <w:rsid w:val="004814B7"/>
    <w:rsid w:val="00483396"/>
    <w:rsid w:val="004846EB"/>
    <w:rsid w:val="00484849"/>
    <w:rsid w:val="004873CC"/>
    <w:rsid w:val="00495E30"/>
    <w:rsid w:val="004A280D"/>
    <w:rsid w:val="004A5799"/>
    <w:rsid w:val="004A70B9"/>
    <w:rsid w:val="004B0E21"/>
    <w:rsid w:val="004B2480"/>
    <w:rsid w:val="004B6129"/>
    <w:rsid w:val="004C01B3"/>
    <w:rsid w:val="004C0DA4"/>
    <w:rsid w:val="004C107C"/>
    <w:rsid w:val="004C1732"/>
    <w:rsid w:val="004C4AC0"/>
    <w:rsid w:val="004C4FCC"/>
    <w:rsid w:val="004C7C35"/>
    <w:rsid w:val="004D1F18"/>
    <w:rsid w:val="004D3797"/>
    <w:rsid w:val="004E1573"/>
    <w:rsid w:val="004E2283"/>
    <w:rsid w:val="004E29D5"/>
    <w:rsid w:val="004E2BE3"/>
    <w:rsid w:val="004F132F"/>
    <w:rsid w:val="004F2B63"/>
    <w:rsid w:val="004F5D6C"/>
    <w:rsid w:val="00500756"/>
    <w:rsid w:val="00501C44"/>
    <w:rsid w:val="00502149"/>
    <w:rsid w:val="00511385"/>
    <w:rsid w:val="005139B9"/>
    <w:rsid w:val="00514C18"/>
    <w:rsid w:val="0051757F"/>
    <w:rsid w:val="005209FA"/>
    <w:rsid w:val="00523630"/>
    <w:rsid w:val="00532AA6"/>
    <w:rsid w:val="00535A00"/>
    <w:rsid w:val="0053779D"/>
    <w:rsid w:val="00537F6C"/>
    <w:rsid w:val="00540666"/>
    <w:rsid w:val="00540B57"/>
    <w:rsid w:val="0054294D"/>
    <w:rsid w:val="00545814"/>
    <w:rsid w:val="0055284A"/>
    <w:rsid w:val="005552AE"/>
    <w:rsid w:val="00563F89"/>
    <w:rsid w:val="005654D9"/>
    <w:rsid w:val="00566AFE"/>
    <w:rsid w:val="0056788D"/>
    <w:rsid w:val="00570663"/>
    <w:rsid w:val="005766E4"/>
    <w:rsid w:val="00577762"/>
    <w:rsid w:val="005819D5"/>
    <w:rsid w:val="005832ED"/>
    <w:rsid w:val="005838B4"/>
    <w:rsid w:val="00586070"/>
    <w:rsid w:val="00590E4B"/>
    <w:rsid w:val="00593B00"/>
    <w:rsid w:val="00594849"/>
    <w:rsid w:val="00595ECD"/>
    <w:rsid w:val="005A1971"/>
    <w:rsid w:val="005A1CF7"/>
    <w:rsid w:val="005A6A37"/>
    <w:rsid w:val="005B1762"/>
    <w:rsid w:val="005B6DDD"/>
    <w:rsid w:val="005C053C"/>
    <w:rsid w:val="005C0FED"/>
    <w:rsid w:val="005C79BE"/>
    <w:rsid w:val="005D5AF4"/>
    <w:rsid w:val="005E2AA0"/>
    <w:rsid w:val="005E2DB9"/>
    <w:rsid w:val="005E35C6"/>
    <w:rsid w:val="005E462D"/>
    <w:rsid w:val="005E560C"/>
    <w:rsid w:val="005F2D06"/>
    <w:rsid w:val="005F7A62"/>
    <w:rsid w:val="0060448F"/>
    <w:rsid w:val="006123D2"/>
    <w:rsid w:val="00615E7C"/>
    <w:rsid w:val="00617306"/>
    <w:rsid w:val="0063030E"/>
    <w:rsid w:val="006331A6"/>
    <w:rsid w:val="00635CB1"/>
    <w:rsid w:val="006369C4"/>
    <w:rsid w:val="00637C57"/>
    <w:rsid w:val="00640C8F"/>
    <w:rsid w:val="00641861"/>
    <w:rsid w:val="00641C20"/>
    <w:rsid w:val="00641FA8"/>
    <w:rsid w:val="00645AA7"/>
    <w:rsid w:val="006529FF"/>
    <w:rsid w:val="00653475"/>
    <w:rsid w:val="00653A88"/>
    <w:rsid w:val="0065462E"/>
    <w:rsid w:val="00662339"/>
    <w:rsid w:val="006662ED"/>
    <w:rsid w:val="00671532"/>
    <w:rsid w:val="00672C2B"/>
    <w:rsid w:val="00673D79"/>
    <w:rsid w:val="00686ED4"/>
    <w:rsid w:val="006964D8"/>
    <w:rsid w:val="00697C4A"/>
    <w:rsid w:val="006B0C19"/>
    <w:rsid w:val="006B12E7"/>
    <w:rsid w:val="006B1B34"/>
    <w:rsid w:val="006C50F0"/>
    <w:rsid w:val="006C6A79"/>
    <w:rsid w:val="006C7BEA"/>
    <w:rsid w:val="006C7CDE"/>
    <w:rsid w:val="006D3624"/>
    <w:rsid w:val="006D4B8B"/>
    <w:rsid w:val="006E2064"/>
    <w:rsid w:val="006E35EB"/>
    <w:rsid w:val="006E4CE7"/>
    <w:rsid w:val="006E533E"/>
    <w:rsid w:val="00711DA1"/>
    <w:rsid w:val="00712644"/>
    <w:rsid w:val="00713162"/>
    <w:rsid w:val="007134F2"/>
    <w:rsid w:val="00730D0E"/>
    <w:rsid w:val="00735ACC"/>
    <w:rsid w:val="00736A29"/>
    <w:rsid w:val="007524EF"/>
    <w:rsid w:val="00752D29"/>
    <w:rsid w:val="00753B12"/>
    <w:rsid w:val="007546D5"/>
    <w:rsid w:val="0075585C"/>
    <w:rsid w:val="007579A2"/>
    <w:rsid w:val="0076360A"/>
    <w:rsid w:val="00764383"/>
    <w:rsid w:val="007727D9"/>
    <w:rsid w:val="00774D93"/>
    <w:rsid w:val="007779E8"/>
    <w:rsid w:val="00786648"/>
    <w:rsid w:val="00791E81"/>
    <w:rsid w:val="00793241"/>
    <w:rsid w:val="0079579D"/>
    <w:rsid w:val="00796405"/>
    <w:rsid w:val="007A1DDB"/>
    <w:rsid w:val="007B56BF"/>
    <w:rsid w:val="007B5E73"/>
    <w:rsid w:val="007B76BD"/>
    <w:rsid w:val="007C27EC"/>
    <w:rsid w:val="007C5E62"/>
    <w:rsid w:val="007C7CF8"/>
    <w:rsid w:val="007D5D8D"/>
    <w:rsid w:val="007F0A16"/>
    <w:rsid w:val="007F458A"/>
    <w:rsid w:val="00802497"/>
    <w:rsid w:val="008033FD"/>
    <w:rsid w:val="0081018E"/>
    <w:rsid w:val="008119A1"/>
    <w:rsid w:val="008219DF"/>
    <w:rsid w:val="00827C0F"/>
    <w:rsid w:val="0083617E"/>
    <w:rsid w:val="0084228D"/>
    <w:rsid w:val="00843ACB"/>
    <w:rsid w:val="00844EAF"/>
    <w:rsid w:val="0084622F"/>
    <w:rsid w:val="00847527"/>
    <w:rsid w:val="00851EBF"/>
    <w:rsid w:val="008542A5"/>
    <w:rsid w:val="008602D3"/>
    <w:rsid w:val="00860AAB"/>
    <w:rsid w:val="00863556"/>
    <w:rsid w:val="00865568"/>
    <w:rsid w:val="00865F17"/>
    <w:rsid w:val="0087322A"/>
    <w:rsid w:val="00874300"/>
    <w:rsid w:val="008764A2"/>
    <w:rsid w:val="00877ADB"/>
    <w:rsid w:val="00883DD8"/>
    <w:rsid w:val="0088493B"/>
    <w:rsid w:val="00885FB0"/>
    <w:rsid w:val="00886C23"/>
    <w:rsid w:val="008A6CF8"/>
    <w:rsid w:val="008A79CB"/>
    <w:rsid w:val="008B2E29"/>
    <w:rsid w:val="008B3C4A"/>
    <w:rsid w:val="008B48FF"/>
    <w:rsid w:val="008B649B"/>
    <w:rsid w:val="008B7428"/>
    <w:rsid w:val="008B79FC"/>
    <w:rsid w:val="008C33BB"/>
    <w:rsid w:val="008D28EA"/>
    <w:rsid w:val="008D3F2B"/>
    <w:rsid w:val="008E3717"/>
    <w:rsid w:val="008F0D27"/>
    <w:rsid w:val="008F1BAF"/>
    <w:rsid w:val="008F248A"/>
    <w:rsid w:val="008F3B4D"/>
    <w:rsid w:val="008F3F99"/>
    <w:rsid w:val="0090429E"/>
    <w:rsid w:val="009076E0"/>
    <w:rsid w:val="009109B9"/>
    <w:rsid w:val="009142C3"/>
    <w:rsid w:val="0093287D"/>
    <w:rsid w:val="00934D88"/>
    <w:rsid w:val="009353FA"/>
    <w:rsid w:val="00935530"/>
    <w:rsid w:val="0094056F"/>
    <w:rsid w:val="00945B8E"/>
    <w:rsid w:val="00946C1C"/>
    <w:rsid w:val="0094750B"/>
    <w:rsid w:val="0096329B"/>
    <w:rsid w:val="0096486B"/>
    <w:rsid w:val="009650E8"/>
    <w:rsid w:val="00967719"/>
    <w:rsid w:val="0098029D"/>
    <w:rsid w:val="009831F2"/>
    <w:rsid w:val="00990A94"/>
    <w:rsid w:val="00997667"/>
    <w:rsid w:val="00997762"/>
    <w:rsid w:val="009A544C"/>
    <w:rsid w:val="009A6DEA"/>
    <w:rsid w:val="009C4FC8"/>
    <w:rsid w:val="009D377F"/>
    <w:rsid w:val="009E0A4F"/>
    <w:rsid w:val="009E4640"/>
    <w:rsid w:val="009E47DB"/>
    <w:rsid w:val="009E7B0E"/>
    <w:rsid w:val="009F41D3"/>
    <w:rsid w:val="009F48AD"/>
    <w:rsid w:val="009F5636"/>
    <w:rsid w:val="00A04D41"/>
    <w:rsid w:val="00A060E4"/>
    <w:rsid w:val="00A13087"/>
    <w:rsid w:val="00A14B39"/>
    <w:rsid w:val="00A2336F"/>
    <w:rsid w:val="00A23E48"/>
    <w:rsid w:val="00A266C7"/>
    <w:rsid w:val="00A26E8E"/>
    <w:rsid w:val="00A27732"/>
    <w:rsid w:val="00A34C8A"/>
    <w:rsid w:val="00A35462"/>
    <w:rsid w:val="00A41EAE"/>
    <w:rsid w:val="00A42C55"/>
    <w:rsid w:val="00A507E8"/>
    <w:rsid w:val="00A530C4"/>
    <w:rsid w:val="00A5358E"/>
    <w:rsid w:val="00A57C7F"/>
    <w:rsid w:val="00A612D4"/>
    <w:rsid w:val="00A62DCC"/>
    <w:rsid w:val="00A63C15"/>
    <w:rsid w:val="00A64297"/>
    <w:rsid w:val="00A669AD"/>
    <w:rsid w:val="00A702DD"/>
    <w:rsid w:val="00A822EE"/>
    <w:rsid w:val="00A83312"/>
    <w:rsid w:val="00A849AF"/>
    <w:rsid w:val="00A871A0"/>
    <w:rsid w:val="00A9030E"/>
    <w:rsid w:val="00A92347"/>
    <w:rsid w:val="00AA383A"/>
    <w:rsid w:val="00AA78B0"/>
    <w:rsid w:val="00AB03D3"/>
    <w:rsid w:val="00AB0B88"/>
    <w:rsid w:val="00AB2158"/>
    <w:rsid w:val="00AC0D1E"/>
    <w:rsid w:val="00AC27DA"/>
    <w:rsid w:val="00AE1673"/>
    <w:rsid w:val="00AE5314"/>
    <w:rsid w:val="00AF0FA5"/>
    <w:rsid w:val="00AF209C"/>
    <w:rsid w:val="00AF3F48"/>
    <w:rsid w:val="00B05FE1"/>
    <w:rsid w:val="00B10F72"/>
    <w:rsid w:val="00B15EDC"/>
    <w:rsid w:val="00B17F74"/>
    <w:rsid w:val="00B25A95"/>
    <w:rsid w:val="00B27E3A"/>
    <w:rsid w:val="00B353AF"/>
    <w:rsid w:val="00B365FD"/>
    <w:rsid w:val="00B3679F"/>
    <w:rsid w:val="00B37115"/>
    <w:rsid w:val="00B405E5"/>
    <w:rsid w:val="00B41F36"/>
    <w:rsid w:val="00B43E3D"/>
    <w:rsid w:val="00B44F41"/>
    <w:rsid w:val="00B5231D"/>
    <w:rsid w:val="00B55D32"/>
    <w:rsid w:val="00B57127"/>
    <w:rsid w:val="00B60426"/>
    <w:rsid w:val="00B63F77"/>
    <w:rsid w:val="00B740D2"/>
    <w:rsid w:val="00B77141"/>
    <w:rsid w:val="00B87169"/>
    <w:rsid w:val="00B879B7"/>
    <w:rsid w:val="00B87A75"/>
    <w:rsid w:val="00B90D5E"/>
    <w:rsid w:val="00B95123"/>
    <w:rsid w:val="00BA042C"/>
    <w:rsid w:val="00BA1FCC"/>
    <w:rsid w:val="00BA4561"/>
    <w:rsid w:val="00BA69F7"/>
    <w:rsid w:val="00BB0359"/>
    <w:rsid w:val="00BB4E04"/>
    <w:rsid w:val="00BB5E39"/>
    <w:rsid w:val="00BB7716"/>
    <w:rsid w:val="00BC2C0D"/>
    <w:rsid w:val="00BC5678"/>
    <w:rsid w:val="00BD2479"/>
    <w:rsid w:val="00BD42DC"/>
    <w:rsid w:val="00BF0607"/>
    <w:rsid w:val="00BF1551"/>
    <w:rsid w:val="00BF6153"/>
    <w:rsid w:val="00BF70C8"/>
    <w:rsid w:val="00C012F1"/>
    <w:rsid w:val="00C0200C"/>
    <w:rsid w:val="00C10438"/>
    <w:rsid w:val="00C1048E"/>
    <w:rsid w:val="00C12CFD"/>
    <w:rsid w:val="00C1490C"/>
    <w:rsid w:val="00C155A3"/>
    <w:rsid w:val="00C16D39"/>
    <w:rsid w:val="00C249A7"/>
    <w:rsid w:val="00C25389"/>
    <w:rsid w:val="00C26139"/>
    <w:rsid w:val="00C265A1"/>
    <w:rsid w:val="00C26EDA"/>
    <w:rsid w:val="00C31118"/>
    <w:rsid w:val="00C42655"/>
    <w:rsid w:val="00C42C28"/>
    <w:rsid w:val="00C45F98"/>
    <w:rsid w:val="00C501DA"/>
    <w:rsid w:val="00C57DE8"/>
    <w:rsid w:val="00C61A0C"/>
    <w:rsid w:val="00C62562"/>
    <w:rsid w:val="00C6584F"/>
    <w:rsid w:val="00C67138"/>
    <w:rsid w:val="00C70940"/>
    <w:rsid w:val="00C77B2A"/>
    <w:rsid w:val="00C844AB"/>
    <w:rsid w:val="00C878EB"/>
    <w:rsid w:val="00C91BDA"/>
    <w:rsid w:val="00C94FD6"/>
    <w:rsid w:val="00C96E61"/>
    <w:rsid w:val="00C96E9E"/>
    <w:rsid w:val="00C97DD7"/>
    <w:rsid w:val="00CA3767"/>
    <w:rsid w:val="00CA38D8"/>
    <w:rsid w:val="00CA4BBF"/>
    <w:rsid w:val="00CA4F9D"/>
    <w:rsid w:val="00CA72CE"/>
    <w:rsid w:val="00CA75D7"/>
    <w:rsid w:val="00CB165E"/>
    <w:rsid w:val="00CB342F"/>
    <w:rsid w:val="00CC3CD8"/>
    <w:rsid w:val="00CD1261"/>
    <w:rsid w:val="00CD1821"/>
    <w:rsid w:val="00CD2D30"/>
    <w:rsid w:val="00CD3698"/>
    <w:rsid w:val="00CD4E1D"/>
    <w:rsid w:val="00CD7516"/>
    <w:rsid w:val="00CE6231"/>
    <w:rsid w:val="00CF29F0"/>
    <w:rsid w:val="00CF6D84"/>
    <w:rsid w:val="00D025D2"/>
    <w:rsid w:val="00D03965"/>
    <w:rsid w:val="00D06FCC"/>
    <w:rsid w:val="00D0776D"/>
    <w:rsid w:val="00D22994"/>
    <w:rsid w:val="00D24904"/>
    <w:rsid w:val="00D24C70"/>
    <w:rsid w:val="00D25524"/>
    <w:rsid w:val="00D258B0"/>
    <w:rsid w:val="00D25BB6"/>
    <w:rsid w:val="00D31064"/>
    <w:rsid w:val="00D31F65"/>
    <w:rsid w:val="00D36B9E"/>
    <w:rsid w:val="00D50DEC"/>
    <w:rsid w:val="00D51F45"/>
    <w:rsid w:val="00D52496"/>
    <w:rsid w:val="00D53CDC"/>
    <w:rsid w:val="00D53E2C"/>
    <w:rsid w:val="00D6342A"/>
    <w:rsid w:val="00D6649A"/>
    <w:rsid w:val="00D70DC8"/>
    <w:rsid w:val="00D71629"/>
    <w:rsid w:val="00D71819"/>
    <w:rsid w:val="00D772EC"/>
    <w:rsid w:val="00D80C07"/>
    <w:rsid w:val="00D81400"/>
    <w:rsid w:val="00D902F1"/>
    <w:rsid w:val="00D91EFB"/>
    <w:rsid w:val="00DA1702"/>
    <w:rsid w:val="00DA385A"/>
    <w:rsid w:val="00DA4F98"/>
    <w:rsid w:val="00DA50B0"/>
    <w:rsid w:val="00DA55AC"/>
    <w:rsid w:val="00DB14E5"/>
    <w:rsid w:val="00DB1713"/>
    <w:rsid w:val="00DB2547"/>
    <w:rsid w:val="00DD17AE"/>
    <w:rsid w:val="00DD37C2"/>
    <w:rsid w:val="00DE4580"/>
    <w:rsid w:val="00DE5903"/>
    <w:rsid w:val="00DE69C9"/>
    <w:rsid w:val="00DF759D"/>
    <w:rsid w:val="00E00F77"/>
    <w:rsid w:val="00E03B65"/>
    <w:rsid w:val="00E06E57"/>
    <w:rsid w:val="00E07311"/>
    <w:rsid w:val="00E115A0"/>
    <w:rsid w:val="00E11C5B"/>
    <w:rsid w:val="00E14FE7"/>
    <w:rsid w:val="00E21B6E"/>
    <w:rsid w:val="00E22FB1"/>
    <w:rsid w:val="00E256EF"/>
    <w:rsid w:val="00E31AD8"/>
    <w:rsid w:val="00E32609"/>
    <w:rsid w:val="00E333F5"/>
    <w:rsid w:val="00E34D79"/>
    <w:rsid w:val="00E36064"/>
    <w:rsid w:val="00E372CA"/>
    <w:rsid w:val="00E3736C"/>
    <w:rsid w:val="00E417BE"/>
    <w:rsid w:val="00E42ABC"/>
    <w:rsid w:val="00E50737"/>
    <w:rsid w:val="00E52EF1"/>
    <w:rsid w:val="00E54180"/>
    <w:rsid w:val="00E56CED"/>
    <w:rsid w:val="00E56E4F"/>
    <w:rsid w:val="00E63D75"/>
    <w:rsid w:val="00E64D76"/>
    <w:rsid w:val="00E65174"/>
    <w:rsid w:val="00E66E36"/>
    <w:rsid w:val="00E6754E"/>
    <w:rsid w:val="00E73F89"/>
    <w:rsid w:val="00E757A8"/>
    <w:rsid w:val="00E80CD1"/>
    <w:rsid w:val="00E82830"/>
    <w:rsid w:val="00E8353E"/>
    <w:rsid w:val="00E86194"/>
    <w:rsid w:val="00E91AC4"/>
    <w:rsid w:val="00E928F9"/>
    <w:rsid w:val="00E943EB"/>
    <w:rsid w:val="00E94BDB"/>
    <w:rsid w:val="00EA0B30"/>
    <w:rsid w:val="00EA0E17"/>
    <w:rsid w:val="00EA0E61"/>
    <w:rsid w:val="00EB445E"/>
    <w:rsid w:val="00EB4514"/>
    <w:rsid w:val="00EB6B39"/>
    <w:rsid w:val="00EC2340"/>
    <w:rsid w:val="00EC3041"/>
    <w:rsid w:val="00EC507D"/>
    <w:rsid w:val="00ED074C"/>
    <w:rsid w:val="00EE08A4"/>
    <w:rsid w:val="00EE0B37"/>
    <w:rsid w:val="00EE0EA0"/>
    <w:rsid w:val="00EE0F1A"/>
    <w:rsid w:val="00EF08C7"/>
    <w:rsid w:val="00EF34B1"/>
    <w:rsid w:val="00EF4067"/>
    <w:rsid w:val="00EF51D1"/>
    <w:rsid w:val="00EF656B"/>
    <w:rsid w:val="00F11FFE"/>
    <w:rsid w:val="00F1261E"/>
    <w:rsid w:val="00F12803"/>
    <w:rsid w:val="00F128A4"/>
    <w:rsid w:val="00F17FBC"/>
    <w:rsid w:val="00F31D33"/>
    <w:rsid w:val="00F32A1D"/>
    <w:rsid w:val="00F33BC3"/>
    <w:rsid w:val="00F33BE7"/>
    <w:rsid w:val="00F46A6E"/>
    <w:rsid w:val="00F5239B"/>
    <w:rsid w:val="00F60D3C"/>
    <w:rsid w:val="00F64B2A"/>
    <w:rsid w:val="00F74259"/>
    <w:rsid w:val="00F768CE"/>
    <w:rsid w:val="00F82BD3"/>
    <w:rsid w:val="00F8440D"/>
    <w:rsid w:val="00F8560C"/>
    <w:rsid w:val="00F868FE"/>
    <w:rsid w:val="00F916E3"/>
    <w:rsid w:val="00F918FA"/>
    <w:rsid w:val="00F95B26"/>
    <w:rsid w:val="00F970AA"/>
    <w:rsid w:val="00F97BEE"/>
    <w:rsid w:val="00FA4065"/>
    <w:rsid w:val="00FA5460"/>
    <w:rsid w:val="00FA7459"/>
    <w:rsid w:val="00FB0980"/>
    <w:rsid w:val="00FB0BA6"/>
    <w:rsid w:val="00FB1861"/>
    <w:rsid w:val="00FC48E3"/>
    <w:rsid w:val="00FC66DD"/>
    <w:rsid w:val="00FC6869"/>
    <w:rsid w:val="00FC7DD6"/>
    <w:rsid w:val="00FD03AD"/>
    <w:rsid w:val="00FD0712"/>
    <w:rsid w:val="00FD1BBA"/>
    <w:rsid w:val="00FD6CF9"/>
    <w:rsid w:val="00FE14A9"/>
    <w:rsid w:val="00FE20E2"/>
    <w:rsid w:val="00FE2148"/>
    <w:rsid w:val="00FE5B51"/>
    <w:rsid w:val="00FF01CC"/>
    <w:rsid w:val="00FF0C7E"/>
    <w:rsid w:val="00FF140E"/>
    <w:rsid w:val="00FF59EA"/>
    <w:rsid w:val="00FF74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087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2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3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2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73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1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7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13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951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ta12</b:Tag>
    <b:SourceType>JournalArticle</b:SourceType>
    <b:Guid>{27CF43D2-B636-4EB6-A512-8EAB50D524CB}</b:Guid>
    <b:Author>
      <b:Author>
        <b:NameList>
          <b:Person>
            <b:Last>Staehr</b:Last>
            <b:First>L.,</b:First>
            <b:Middle>Shanks, G., &amp; Seddon, P. B</b:Middle>
          </b:Person>
        </b:NameList>
      </b:Author>
    </b:Author>
    <b:Title> An explanatory framework for achieving business benefits from ERP systems. </b:Title>
    <b:JournalName>Journal of the Association for Information Systems, 13(6)</b:JournalName>
    <b:Year>2012</b:Year>
    <b:Pages>424</b:Pages>
    <b:RefOrder>1</b:RefOrder>
  </b:Source>
  <b:Source>
    <b:Tag>Bun06</b:Tag>
    <b:SourceType>JournalArticle</b:SourceType>
    <b:Guid>{3E3DB06E-C09B-4199-AEAB-BE4AE1CE48CD}</b:Guid>
    <b:Author>
      <b:Author>
        <b:NameList>
          <b:Person>
            <b:Last>Bundred</b:Last>
            <b:First>S</b:First>
          </b:Person>
        </b:NameList>
      </b:Author>
    </b:Author>
    <b:Title> Solutions to silos: Joining up knowledge. </b:Title>
    <b:JournalName>Public Money and Management, 26(2)</b:JournalName>
    <b:Year>2006</b:Year>
    <b:Pages>125-130</b:Pages>
    <b:RefOrder>2</b:RefOrder>
  </b:Source>
  <b:Source>
    <b:Tag>Cho15</b:Tag>
    <b:SourceType>JournalArticle</b:SourceType>
    <b:Guid>{C8D9C3D6-058C-4BB5-BC54-4C62825AF874}</b:Guid>
    <b:Author>
      <b:Author>
        <b:NameList>
          <b:Person>
            <b:Last>Chou</b:Last>
            <b:First>D.</b:First>
            <b:Middle>C</b:Middle>
          </b:Person>
        </b:NameList>
      </b:Author>
    </b:Author>
    <b:Title>Cloud computing: A value creation model.  </b:Title>
    <b:JournalName>Computer Standards &amp; Interfaces, 38</b:JournalName>
    <b:Year>2015</b:Year>
    <b:Pages>72-77.</b:Pages>
    <b:RefOrder>3</b:RefOrder>
  </b:Source>
</b:Sources>
</file>

<file path=customXml/itemProps1.xml><?xml version="1.0" encoding="utf-8"?>
<ds:datastoreItem xmlns:ds="http://schemas.openxmlformats.org/officeDocument/2006/customXml" ds:itemID="{FF6F7594-DD39-4771-99D7-4CC7E4ADCE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6</Pages>
  <Words>1948</Words>
  <Characters>11109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3031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Morning</cp:lastModifiedBy>
  <cp:revision>7</cp:revision>
  <dcterms:created xsi:type="dcterms:W3CDTF">2019-03-30T11:31:00Z</dcterms:created>
  <dcterms:modified xsi:type="dcterms:W3CDTF">2019-03-30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ssRMYoho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